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3895" w:type="dxa"/>
        <w:tblLook w:val="04A0" w:firstRow="1" w:lastRow="0" w:firstColumn="1" w:lastColumn="0" w:noHBand="0" w:noVBand="1"/>
      </w:tblPr>
      <w:tblGrid>
        <w:gridCol w:w="2662"/>
        <w:gridCol w:w="2721"/>
        <w:gridCol w:w="7186"/>
        <w:gridCol w:w="1326"/>
      </w:tblGrid>
      <w:tr w:rsidR="00570424" w:rsidRPr="00570424" w14:paraId="2CBF65BE" w14:textId="77777777" w:rsidTr="00F06E36">
        <w:trPr>
          <w:trHeight w:val="363"/>
        </w:trPr>
        <w:tc>
          <w:tcPr>
            <w:tcW w:w="266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FBBFE7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Type of assay </w:t>
            </w: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(Target genes)</w:t>
            </w:r>
          </w:p>
        </w:tc>
        <w:tc>
          <w:tcPr>
            <w:tcW w:w="27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FDE240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Primer/Probe  </w:t>
            </w:r>
          </w:p>
        </w:tc>
        <w:tc>
          <w:tcPr>
            <w:tcW w:w="718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DD8936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equences</w:t>
            </w:r>
          </w:p>
        </w:tc>
        <w:tc>
          <w:tcPr>
            <w:tcW w:w="13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E5E643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ferences</w:t>
            </w:r>
          </w:p>
        </w:tc>
      </w:tr>
      <w:tr w:rsidR="00570424" w:rsidRPr="00570424" w14:paraId="39670F1F" w14:textId="77777777" w:rsidTr="00F06E36">
        <w:trPr>
          <w:trHeight w:val="177"/>
        </w:trPr>
        <w:tc>
          <w:tcPr>
            <w:tcW w:w="2662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AEF5D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Quadriplex assay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 xml:space="preserve"> 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MG (Adhesin P1, MgPa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UU (Urease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UP (Urease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TV (Repeated sequence)</w:t>
            </w: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1A7F2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G FW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8C64D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 GAGAARTACCTTGATGGTCAGCAA-3’</w:t>
            </w:r>
          </w:p>
        </w:tc>
        <w:tc>
          <w:tcPr>
            <w:tcW w:w="132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056101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alal&lt;/Author&gt;&lt;Year&gt;2013&lt;/Year&gt;&lt;RecNum&gt;17&lt;/RecNum&gt;&lt;DisplayText&gt;[15]&lt;/DisplayText&gt;&lt;record&gt;&lt;rec-number&gt;17&lt;/rec-number&gt;&lt;foreign-keys&gt;&lt;key app="EN" db-id="0tewvtz9ypsvadeszabpvte5vtpzeeedvz0r" timestamp="1548174157"&gt;17&lt;/key&gt;&lt;/foreign-keys&gt;&lt;ref-type name="Journal Article"&gt;17&lt;/ref-type&gt;&lt;contributors&gt;&lt;authors&gt;&lt;author&gt;Jalal, H.&lt;/author&gt;&lt;author&gt;Delaney, A.&lt;/author&gt;&lt;author&gt;Bentley, N.&lt;/author&gt;&lt;author&gt;Sonnex, C.&lt;/author&gt;&lt;author&gt;Carne, C. A.&lt;/author&gt;&lt;/authors&gt;&lt;/contributors&gt;&lt;auth-address&gt;Clinical Microbiology &amp;amp; Public Health Laboratory, Box 236, Addenbrooke&amp;apos;s Hospital Hills Road, Cambridge, UK.&lt;/auth-address&gt;&lt;titles&gt;&lt;title&gt;Molecular epidemiology of selected sexually transmitted infections&lt;/title&gt;&lt;secondary-title&gt;Int J Mol Epidemiol Genet&lt;/secondary-title&gt;&lt;alt-title&gt;International journal of molecular epidemiology and genetics&lt;/alt-title&gt;&lt;/titles&gt;&lt;periodical&gt;&lt;full-title&gt;Int J Mol Epidemiol Genet&lt;/full-title&gt;&lt;abbr-1&gt;International journal of molecular epidemiology and genetics&lt;/abbr-1&gt;&lt;/periodical&gt;&lt;alt-periodical&gt;&lt;full-title&gt;Int J Mol Epidemiol Genet&lt;/full-title&gt;&lt;abbr-1&gt;International journal of molecular epidemiology and genetics&lt;/abbr-1&gt;&lt;/alt-periodical&gt;&lt;pages&gt;167-74&lt;/pages&gt;&lt;volume&gt;4&lt;/volume&gt;&lt;number&gt;3&lt;/number&gt;&lt;edition&gt;2013/09/21&lt;/edition&gt;&lt;dates&gt;&lt;year&gt;2013&lt;/year&gt;&lt;/dates&gt;&lt;isbn&gt;1948-1756 (Print)&amp;#xD;1948-1756&lt;/isbn&gt;&lt;accession-num&gt;24046809&lt;/accession-num&gt;&lt;urls&gt;&lt;/urls&gt;&lt;custom2&gt;Pmc3773568&lt;/custom2&gt;&lt;remote-database-provider&gt;Nlm&lt;/remote-database-provider&gt;&lt;language&gt;eng&lt;/language&gt;&lt;/record&gt;&lt;/Cite&gt;&lt;/EndNote&gt;</w:instrTex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5" w:tooltip="Jalal, 2013 #17" w:history="1">
              <w:r w:rsidRPr="00570424">
                <w:rPr>
                  <w:rFonts w:ascii="Times New Roman" w:hAnsi="Times New Roman" w:cs="Times New Roman"/>
                  <w:noProof/>
                  <w:color w:val="000000"/>
                  <w:sz w:val="20"/>
                  <w:szCs w:val="20"/>
                </w:rPr>
                <w:t>15</w:t>
              </w:r>
            </w:hyperlink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]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70424" w:rsidRPr="00570424" w14:paraId="328F12AF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BBF51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B69BF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G RV  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8960EB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 GTTAATATCATATAAAGCTCTACCGTTGTTATC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57CE38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3D98EE63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CCA35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2D2F7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MG-P   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841477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’-FAM-ACTTTGCAATCAGAAGGT- MGB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11DEB0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7BA1E9BA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FE2DE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33938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P-UU FW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AFFDC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 AAGGTCAAGGTATGGAAGATCCAA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A8BE87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065BBDC2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90769D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32A3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P-UU-RV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168CBE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TTCCTGTTGCCCCTCAGTCT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222114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29240F69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8B658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2289B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UP-P       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9CB03B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’- CY5-TCCACAAGCTCCAGCAATTTG- BHQ2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3218CD1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4D61BDEA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6FEEA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248A9D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UU-P     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E6771D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’-HEX-ACCACAAGCACCTGCTACGATTTGTTC-BHQ1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474515B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469EFCDB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BF9A2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8932A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TV FW  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68961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 CATTGACCACACGGACAAAAAG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51F7DF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72A47591" w14:textId="77777777" w:rsidTr="00F06E36">
        <w:trPr>
          <w:trHeight w:val="166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57250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34D56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TV RV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EC02C0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 CGAAGTGCTCGAATGCGA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323EEB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636C9135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3F1E5C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27C6B70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TV-P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2947D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’-Rox-TCATTTCGGATGGTCAAGCAGCCA-BHQ2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7728FF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570E3BE5" w14:textId="77777777" w:rsidTr="00F06E36">
        <w:trPr>
          <w:trHeight w:val="207"/>
        </w:trPr>
        <w:tc>
          <w:tcPr>
            <w:tcW w:w="2662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0B7E8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Quadriplex assay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CT (Plasmid/ MOMP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NG (PorA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IC (Synthetic DNA)</w:t>
            </w: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2374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T P FW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0F225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´-AACCAAGGTCGATGTGATAG-3´</w:t>
            </w:r>
          </w:p>
        </w:tc>
        <w:tc>
          <w:tcPr>
            <w:tcW w:w="132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A44595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alal&lt;/Author&gt;&lt;Year&gt;2013&lt;/Year&gt;&lt;RecNum&gt;17&lt;/RecNum&gt;&lt;DisplayText&gt;[15]&lt;/DisplayText&gt;&lt;record&gt;&lt;rec-number&gt;17&lt;/rec-number&gt;&lt;foreign-keys&gt;&lt;key app="EN" db-id="0tewvtz9ypsvadeszabpvte5vtpzeeedvz0r" timestamp="1548174157"&gt;17&lt;/key&gt;&lt;/foreign-keys&gt;&lt;ref-type name="Journal Article"&gt;17&lt;/ref-type&gt;&lt;contributors&gt;&lt;authors&gt;&lt;author&gt;Jalal, H.&lt;/author&gt;&lt;author&gt;Delaney, A.&lt;/author&gt;&lt;author&gt;Bentley, N.&lt;/author&gt;&lt;author&gt;Sonnex, C.&lt;/author&gt;&lt;author&gt;Carne, C. A.&lt;/author&gt;&lt;/authors&gt;&lt;/contributors&gt;&lt;auth-address&gt;Clinical Microbiology &amp;amp; Public Health Laboratory, Box 236, Addenbrooke&amp;apos;s Hospital Hills Road, Cambridge, UK.&lt;/auth-address&gt;&lt;titles&gt;&lt;title&gt;Molecular epidemiology of selected sexually transmitted infections&lt;/title&gt;&lt;secondary-title&gt;Int J Mol Epidemiol Genet&lt;/secondary-title&gt;&lt;alt-title&gt;International journal of molecular epidemiology and genetics&lt;/alt-title&gt;&lt;/titles&gt;&lt;periodical&gt;&lt;full-title&gt;Int J Mol Epidemiol Genet&lt;/full-title&gt;&lt;abbr-1&gt;International journal of molecular epidemiology and genetics&lt;/abbr-1&gt;&lt;/periodical&gt;&lt;alt-periodical&gt;&lt;full-title&gt;Int J Mol Epidemiol Genet&lt;/full-title&gt;&lt;abbr-1&gt;International journal of molecular epidemiology and genetics&lt;/abbr-1&gt;&lt;/alt-periodical&gt;&lt;pages&gt;167-74&lt;/pages&gt;&lt;volume&gt;4&lt;/volume&gt;&lt;number&gt;3&lt;/number&gt;&lt;edition&gt;2013/09/21&lt;/edition&gt;&lt;dates&gt;&lt;year&gt;2013&lt;/year&gt;&lt;/dates&gt;&lt;isbn&gt;1948-1756 (Print)&amp;#xD;1948-1756&lt;/isbn&gt;&lt;accession-num&gt;24046809&lt;/accession-num&gt;&lt;urls&gt;&lt;/urls&gt;&lt;custom2&gt;Pmc3773568&lt;/custom2&gt;&lt;remote-database-provider&gt;Nlm&lt;/remote-database-provider&gt;&lt;language&gt;eng&lt;/language&gt;&lt;/record&gt;&lt;/Cite&gt;&lt;/EndNote&gt;</w:instrTex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5" w:tooltip="Jalal, 2013 #17" w:history="1">
              <w:r w:rsidRPr="00570424">
                <w:rPr>
                  <w:rFonts w:ascii="Times New Roman" w:hAnsi="Times New Roman" w:cs="Times New Roman"/>
                  <w:noProof/>
                  <w:color w:val="000000"/>
                  <w:sz w:val="20"/>
                  <w:szCs w:val="20"/>
                </w:rPr>
                <w:t>15</w:t>
              </w:r>
            </w:hyperlink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]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70424" w:rsidRPr="00570424" w14:paraId="17F9A970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81CA71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22013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T P RV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D55E22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´-TCAGATAATTGGCGATTCTT-3´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89010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01E81CAD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FE5E83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A0DC7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CT- P-P       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BF3A93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´-FAM-CGAACTCATCGGCG-MGB-3'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36E47C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4E85272D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0A0D218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A8B3DE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T-M FW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0931A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´-GACTTTGTTTTCGACCGTGTT-3´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6C1A93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7EC2015A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53CC9C7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5CEB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T-M RV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A8A3F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´-ACARAATACATCAAARCGATCCCA-3´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A61D62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702B7765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BAE83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B25AC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T-M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913164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´-HEX-ATGTTTACVAAYGCYGCTT-MGB-3´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620B77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75497785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9040B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10BE53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G FW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622EF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´-CCGGAACTGGTTTCATCTGATT-3'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AFEDFB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6B014C18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E7B122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3CD6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NG RV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9C2948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´-GTTTCAGCGGCAGCATTCA-3´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E89DFB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185114AD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BD1317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3D96F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G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992F11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´-ROX-CGTGAAAGTAGCAGGCGTATAGGCGGACTT-BHQ2- 3´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AFA4C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2B6020A3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92F507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F18FD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C FW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FE56BC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′-GTGCTCACAC CAGTTGCCGC-3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C52464E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5961BB83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D0E243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4DE08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C RV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46D3DD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′-GCTTGGCAGC TCGCATCTCG-3′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3AA1E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20172F75" w14:textId="77777777" w:rsidTr="00F06E36">
        <w:trPr>
          <w:trHeight w:val="18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636B08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20DCE9A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C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BBA25F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′-CY5-ATTGTGTGGGTGTGGTGTGGGTGTGTGC- BHQ3-3′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50C15E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28F30044" w14:textId="77777777" w:rsidTr="00F06E36">
        <w:trPr>
          <w:trHeight w:val="217"/>
        </w:trPr>
        <w:tc>
          <w:tcPr>
            <w:tcW w:w="2662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845C18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Duplex Assay 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MH (16S rRNA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MGI (16S rRNA)</w:t>
            </w: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CDCE3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hF FW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6D41D0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TTTGGTCAAGTCCTGCAACGA-3’</w:t>
            </w:r>
          </w:p>
        </w:tc>
        <w:tc>
          <w:tcPr>
            <w:tcW w:w="132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82B1FC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ascual&lt;/Author&gt;&lt;Year&gt;2010&lt;/Year&gt;&lt;RecNum&gt;18&lt;/RecNum&gt;&lt;DisplayText&gt;[16]&lt;/DisplayText&gt;&lt;record&gt;&lt;rec-number&gt;18&lt;/rec-number&gt;&lt;foreign-keys&gt;&lt;key app="EN" db-id="0tewvtz9ypsvadeszabpvte5vtpzeeedvz0r" timestamp="1548174387"&gt;18&lt;/key&gt;&lt;/foreign-keys&gt;&lt;ref-type name="Journal Article"&gt;17&lt;/ref-type&gt;&lt;contributors&gt;&lt;authors&gt;&lt;author&gt;Pascual, A.&lt;/author&gt;&lt;author&gt;Jaton, K.&lt;/author&gt;&lt;author&gt;Ninet, B.&lt;/author&gt;&lt;author&gt;Bille, J.&lt;/author&gt;&lt;author&gt;Greub, G.&lt;/author&gt;&lt;/authors&gt;&lt;/contributors&gt;&lt;auth-address&gt;Infectious Diseases Service, Department of Internal Medicine, University Hospital Center and University of Lausanne, 1011 Lausanne, Switzerland.&lt;/auth-address&gt;&lt;titles&gt;&lt;title&gt;New Diagnostic Real-Time PCR for Specific Detection of Mycoplasma hominis DNA&lt;/title&gt;&lt;secondary-title&gt;Int J Microbiol&lt;/secondary-title&gt;&lt;alt-title&gt;International journal of microbiology&lt;/alt-title&gt;&lt;/titles&gt;&lt;periodical&gt;&lt;full-title&gt;Int J Microbiol&lt;/full-title&gt;&lt;abbr-1&gt;International journal of microbiology&lt;/abbr-1&gt;&lt;/periodical&gt;&lt;alt-periodical&gt;&lt;full-title&gt;Int J Microbiol&lt;/full-title&gt;&lt;abbr-1&gt;International journal of microbiology&lt;/abbr-1&gt;&lt;/alt-periodical&gt;&lt;volume&gt;2010&lt;/volume&gt;&lt;edition&gt;2010/08/14&lt;/edition&gt;&lt;dates&gt;&lt;year&gt;2010&lt;/year&gt;&lt;/dates&gt;&lt;accession-num&gt;20706532&lt;/accession-num&gt;&lt;urls&gt;&lt;/urls&gt;&lt;custom2&gt;Pmc2913506&lt;/custom2&gt;&lt;electronic-resource-num&gt;10.1155/2010/317512&lt;/electronic-resource-num&gt;&lt;remote-database-provider&gt;Nlm&lt;/remote-database-provider&gt;&lt;language&gt;eng&lt;/language&gt;&lt;/record&gt;&lt;/Cite&gt;&lt;/EndNote&gt;</w:instrTex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6" w:tooltip="Pascual, 2010 #18" w:history="1">
              <w:r w:rsidRPr="00570424">
                <w:rPr>
                  <w:rFonts w:ascii="Times New Roman" w:hAnsi="Times New Roman" w:cs="Times New Roman"/>
                  <w:noProof/>
                  <w:color w:val="000000"/>
                  <w:sz w:val="20"/>
                  <w:szCs w:val="20"/>
                </w:rPr>
                <w:t>16</w:t>
              </w:r>
            </w:hyperlink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]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70424" w:rsidRPr="00570424" w14:paraId="314DF757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5E03E0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773AD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hR RV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ADA2B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CCCCACCTTCCTCCCAGTTA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049264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5C8D7F4F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16948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4C6E38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MH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2D4FDF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’-HEX-TACTAACATTAAGTTGAGGACTCTA-BHQ1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05DE0F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5D8B44CB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59F07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AB4E4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Gi-FW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AA300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GCAAGTCGAGCGGAGGTAGC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011B8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0F0DB617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2DB05B9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776C3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Gi-FW 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7F43EF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’-ACTTTCATGCGAATGTATATCATATAAGG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5E0C62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69112DBF" w14:textId="77777777" w:rsidTr="00F06E36">
        <w:trPr>
          <w:trHeight w:val="18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0F437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9BB4B3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MGi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6FFEA9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’-CY5-TTCGCCGCTAAGTGTATTG-BHQ2-3’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8965C0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7574ED73" w14:textId="77777777" w:rsidTr="00F06E36">
        <w:trPr>
          <w:trHeight w:val="177"/>
        </w:trPr>
        <w:tc>
          <w:tcPr>
            <w:tcW w:w="2662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14DEA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Duplex Assay 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GV (Tuf)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br/>
              <w:t>CA (RNAse P)</w:t>
            </w: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EF74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GV FW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511843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'- TCCCAACCCCAACTCACGATCTT-3'</w:t>
            </w:r>
          </w:p>
        </w:tc>
        <w:tc>
          <w:tcPr>
            <w:tcW w:w="132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1CA864" w14:textId="77777777" w:rsidR="00570424" w:rsidRPr="00570424" w:rsidRDefault="00570424" w:rsidP="00F06E36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Wxhc2hvdjwvQXV0aG9yPjxZZWFyPjIwMTQ8L1llYXI+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</w:fldData>
              </w:fldChar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YWxhc2hvdjwvQXV0aG9yPjxZZWFyPjIwMTQ8L1llYXI+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</w:fldData>
              </w:fldChar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7" w:tooltip="Balashov, 2014 #19" w:history="1">
              <w:r w:rsidRPr="00570424">
                <w:rPr>
                  <w:rFonts w:ascii="Times New Roman" w:hAnsi="Times New Roman" w:cs="Times New Roman"/>
                  <w:noProof/>
                  <w:color w:val="000000"/>
                  <w:sz w:val="20"/>
                  <w:szCs w:val="20"/>
                </w:rPr>
                <w:t>17</w:t>
              </w:r>
            </w:hyperlink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18" w:tooltip="Innings, 2007 #23" w:history="1">
              <w:r w:rsidRPr="00570424">
                <w:rPr>
                  <w:rFonts w:ascii="Times New Roman" w:hAnsi="Times New Roman" w:cs="Times New Roman"/>
                  <w:noProof/>
                  <w:color w:val="000000"/>
                  <w:sz w:val="20"/>
                  <w:szCs w:val="20"/>
                </w:rPr>
                <w:t>18</w:t>
              </w:r>
            </w:hyperlink>
            <w:r w:rsidRPr="00570424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>]</w:t>
            </w: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70424" w:rsidRPr="00570424" w14:paraId="12052823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C64EE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E1D7B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GV RV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4DD38C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'-CGCAAACCAACRATCTCAACTGG-3'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B96FDD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692EC81A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E178B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FFE0F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V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A2264AF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5'-CY5-CCATCTCCGGTCGTGGTAC-BHQ1-3' 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47D623E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559276F0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2BF76A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3772AE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A FW 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3755C6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5'- CGGGTGGGAAATTCGGT-3' 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DE28197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2659AC90" w14:textId="77777777" w:rsidTr="00F06E36">
        <w:trPr>
          <w:trHeight w:val="17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E9C368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FA4E0A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A RV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90A6C7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'-CAATGATCGGTATCGGGT-3'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5B15A2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70424" w:rsidRPr="00570424" w14:paraId="1F5A8E41" w14:textId="77777777" w:rsidTr="00F06E36">
        <w:trPr>
          <w:trHeight w:val="187"/>
        </w:trPr>
        <w:tc>
          <w:tcPr>
            <w:tcW w:w="2662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3DD971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4CBA8AE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A-P</w:t>
            </w:r>
          </w:p>
        </w:tc>
        <w:tc>
          <w:tcPr>
            <w:tcW w:w="718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12F2E2" w14:textId="77777777" w:rsidR="00570424" w:rsidRPr="00570424" w:rsidRDefault="00570424" w:rsidP="00F06E36">
            <w:pP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70424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'-FAM-CAGCTTGTAGTAAAGAATTACTCAC-BHQ1-3'</w:t>
            </w:r>
          </w:p>
        </w:tc>
        <w:tc>
          <w:tcPr>
            <w:tcW w:w="132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5FC6925" w14:textId="77777777" w:rsidR="00570424" w:rsidRPr="00570424" w:rsidRDefault="00570424" w:rsidP="00F06E36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333481C7" w14:textId="77777777" w:rsidR="00570424" w:rsidRPr="003B0D5D" w:rsidRDefault="00570424" w:rsidP="00570424">
      <w:pPr>
        <w:autoSpaceDE w:val="0"/>
        <w:autoSpaceDN w:val="0"/>
        <w:adjustRightInd w:val="0"/>
        <w:rPr>
          <w:rFonts w:asciiTheme="majorBidi" w:hAnsiTheme="majorBidi" w:cstheme="majorBidi"/>
          <w:sz w:val="16"/>
        </w:rPr>
      </w:pPr>
      <w:r w:rsidRPr="003B0D5D">
        <w:rPr>
          <w:rFonts w:asciiTheme="majorBidi" w:hAnsiTheme="majorBidi" w:cstheme="majorBidi"/>
          <w:sz w:val="16"/>
        </w:rPr>
        <w:lastRenderedPageBreak/>
        <w:t>CT</w:t>
      </w:r>
      <w:r w:rsidRPr="003B0D5D">
        <w:rPr>
          <w:rFonts w:asciiTheme="majorBidi" w:hAnsiTheme="majorBidi" w:cstheme="majorBidi"/>
          <w:i/>
          <w:iCs/>
          <w:sz w:val="16"/>
        </w:rPr>
        <w:t>:Chlamydia trachomatis</w:t>
      </w:r>
      <w:r w:rsidRPr="003B0D5D">
        <w:rPr>
          <w:rFonts w:asciiTheme="majorBidi" w:hAnsiTheme="majorBidi" w:cstheme="majorBidi"/>
          <w:sz w:val="16"/>
        </w:rPr>
        <w:t>, NG:</w:t>
      </w:r>
      <w:r w:rsidRPr="003B0D5D">
        <w:rPr>
          <w:rFonts w:asciiTheme="majorBidi" w:hAnsiTheme="majorBidi" w:cstheme="majorBidi"/>
          <w:i/>
          <w:iCs/>
          <w:sz w:val="16"/>
        </w:rPr>
        <w:t>Neisseria gonorrhoeae,</w:t>
      </w:r>
      <w:r w:rsidRPr="003B0D5D">
        <w:rPr>
          <w:rFonts w:asciiTheme="majorBidi" w:hAnsiTheme="majorBidi" w:cstheme="majorBidi"/>
          <w:sz w:val="16"/>
        </w:rPr>
        <w:t xml:space="preserve"> MG:</w:t>
      </w:r>
      <w:r w:rsidRPr="003B0D5D">
        <w:rPr>
          <w:rFonts w:asciiTheme="majorBidi" w:hAnsiTheme="majorBidi" w:cstheme="majorBidi"/>
          <w:i/>
          <w:iCs/>
          <w:sz w:val="16"/>
        </w:rPr>
        <w:t>Mycoplasma genitalium</w:t>
      </w:r>
      <w:r w:rsidRPr="003B0D5D">
        <w:rPr>
          <w:rFonts w:asciiTheme="majorBidi" w:hAnsiTheme="majorBidi" w:cstheme="majorBidi"/>
          <w:sz w:val="16"/>
        </w:rPr>
        <w:t>, UU:</w:t>
      </w:r>
      <w:r w:rsidRPr="003B0D5D">
        <w:rPr>
          <w:rFonts w:asciiTheme="majorBidi" w:hAnsiTheme="majorBidi" w:cstheme="majorBidi"/>
          <w:i/>
          <w:iCs/>
          <w:sz w:val="16"/>
        </w:rPr>
        <w:t>Ureaplasma urealyticum</w:t>
      </w:r>
      <w:r w:rsidRPr="003B0D5D">
        <w:rPr>
          <w:rFonts w:asciiTheme="majorBidi" w:hAnsiTheme="majorBidi" w:cstheme="majorBidi"/>
          <w:sz w:val="16"/>
        </w:rPr>
        <w:t>, UP:</w:t>
      </w:r>
      <w:r w:rsidRPr="003B0D5D">
        <w:rPr>
          <w:rFonts w:asciiTheme="majorBidi" w:hAnsiTheme="majorBidi" w:cstheme="majorBidi"/>
          <w:i/>
          <w:iCs/>
          <w:sz w:val="16"/>
        </w:rPr>
        <w:t>Urealplasma parvum</w:t>
      </w:r>
      <w:r w:rsidRPr="003B0D5D">
        <w:rPr>
          <w:rFonts w:asciiTheme="majorBidi" w:hAnsiTheme="majorBidi" w:cstheme="majorBidi"/>
          <w:sz w:val="16"/>
        </w:rPr>
        <w:t>, TV:</w:t>
      </w:r>
      <w:r w:rsidRPr="003B0D5D">
        <w:rPr>
          <w:rFonts w:asciiTheme="majorBidi" w:hAnsiTheme="majorBidi" w:cstheme="majorBidi"/>
          <w:i/>
          <w:iCs/>
          <w:sz w:val="16"/>
        </w:rPr>
        <w:t>Trichomonas vaginalis</w:t>
      </w:r>
      <w:r w:rsidRPr="003B0D5D">
        <w:rPr>
          <w:rFonts w:asciiTheme="majorBidi" w:hAnsiTheme="majorBidi" w:cstheme="majorBidi"/>
          <w:sz w:val="16"/>
        </w:rPr>
        <w:t>, MH:</w:t>
      </w:r>
      <w:r w:rsidRPr="003B0D5D">
        <w:rPr>
          <w:rFonts w:asciiTheme="majorBidi" w:hAnsiTheme="majorBidi" w:cstheme="majorBidi"/>
          <w:i/>
          <w:iCs/>
          <w:sz w:val="16"/>
        </w:rPr>
        <w:t>Mycoplasma hominis</w:t>
      </w:r>
      <w:r w:rsidRPr="003B0D5D">
        <w:rPr>
          <w:rFonts w:asciiTheme="majorBidi" w:hAnsiTheme="majorBidi" w:cstheme="majorBidi"/>
          <w:sz w:val="16"/>
        </w:rPr>
        <w:t>, MGI:</w:t>
      </w:r>
      <w:r w:rsidRPr="003B0D5D">
        <w:rPr>
          <w:rFonts w:asciiTheme="majorBidi" w:hAnsiTheme="majorBidi" w:cstheme="majorBidi"/>
          <w:i/>
          <w:iCs/>
          <w:sz w:val="16"/>
        </w:rPr>
        <w:t>Mycoplasma girerdii</w:t>
      </w:r>
      <w:r w:rsidRPr="003B0D5D">
        <w:rPr>
          <w:rFonts w:asciiTheme="majorBidi" w:hAnsiTheme="majorBidi" w:cstheme="majorBidi"/>
          <w:sz w:val="16"/>
        </w:rPr>
        <w:t>, GV:</w:t>
      </w:r>
      <w:r w:rsidRPr="003B0D5D">
        <w:rPr>
          <w:rFonts w:asciiTheme="majorBidi" w:hAnsiTheme="majorBidi" w:cstheme="majorBidi"/>
          <w:i/>
          <w:iCs/>
          <w:sz w:val="16"/>
        </w:rPr>
        <w:t xml:space="preserve">Gardnerella vaginalis, </w:t>
      </w:r>
      <w:r w:rsidRPr="003B0D5D">
        <w:rPr>
          <w:rFonts w:asciiTheme="majorBidi" w:hAnsiTheme="majorBidi" w:cstheme="majorBidi"/>
          <w:sz w:val="16"/>
        </w:rPr>
        <w:t>CA:</w:t>
      </w:r>
      <w:r w:rsidRPr="003B0D5D">
        <w:rPr>
          <w:rFonts w:asciiTheme="majorBidi" w:hAnsiTheme="majorBidi" w:cstheme="majorBidi"/>
          <w:i/>
          <w:iCs/>
          <w:sz w:val="16"/>
        </w:rPr>
        <w:t>Candida albicans</w:t>
      </w:r>
      <w:r w:rsidRPr="003B0D5D">
        <w:rPr>
          <w:rFonts w:asciiTheme="majorBidi" w:hAnsiTheme="majorBidi" w:cstheme="majorBidi"/>
          <w:sz w:val="16"/>
        </w:rPr>
        <w:t>.</w:t>
      </w:r>
    </w:p>
    <w:p w14:paraId="0063877D" w14:textId="77777777" w:rsidR="00570424" w:rsidRPr="003B0D5D" w:rsidRDefault="00570424" w:rsidP="00570424">
      <w:pPr>
        <w:autoSpaceDE w:val="0"/>
        <w:autoSpaceDN w:val="0"/>
        <w:adjustRightInd w:val="0"/>
        <w:rPr>
          <w:rFonts w:asciiTheme="majorBidi" w:hAnsiTheme="majorBidi" w:cstheme="majorBidi"/>
        </w:rPr>
      </w:pPr>
    </w:p>
    <w:p w14:paraId="71B8A32C" w14:textId="77777777" w:rsidR="00570424" w:rsidRDefault="00570424" w:rsidP="00570424">
      <w:pPr>
        <w:autoSpaceDE w:val="0"/>
        <w:autoSpaceDN w:val="0"/>
        <w:adjustRightInd w:val="0"/>
        <w:rPr>
          <w:rFonts w:asciiTheme="majorBidi" w:hAnsiTheme="majorBidi" w:cstheme="majorBidi"/>
        </w:rPr>
      </w:pPr>
    </w:p>
    <w:p w14:paraId="055171DF" w14:textId="3B8A0F63" w:rsidR="00570424" w:rsidRPr="003B0D5D" w:rsidRDefault="00570424" w:rsidP="00570424">
      <w:pPr>
        <w:autoSpaceDE w:val="0"/>
        <w:autoSpaceDN w:val="0"/>
        <w:adjustRightInd w:val="0"/>
        <w:rPr>
          <w:rFonts w:asciiTheme="majorBidi" w:hAnsiTheme="majorBidi" w:cstheme="majorBidi"/>
        </w:rPr>
      </w:pPr>
      <w:r w:rsidRPr="003B0D5D">
        <w:rPr>
          <w:rFonts w:asciiTheme="majorBidi" w:hAnsiTheme="majorBidi" w:cstheme="majorBidi"/>
        </w:rPr>
        <w:t xml:space="preserve">Table </w:t>
      </w:r>
      <w:r w:rsidR="00935F64">
        <w:rPr>
          <w:rFonts w:asciiTheme="majorBidi" w:hAnsiTheme="majorBidi" w:cstheme="majorBidi"/>
          <w:lang w:val="en-US"/>
        </w:rPr>
        <w:t>S</w:t>
      </w:r>
      <w:bookmarkStart w:id="0" w:name="_GoBack"/>
      <w:bookmarkEnd w:id="0"/>
      <w:r w:rsidRPr="003B0D5D">
        <w:rPr>
          <w:rFonts w:asciiTheme="majorBidi" w:hAnsiTheme="majorBidi" w:cstheme="majorBidi"/>
        </w:rPr>
        <w:t>1: Nucleotide sequences of primers and probes</w:t>
      </w:r>
    </w:p>
    <w:p w14:paraId="7BB2162A" w14:textId="77777777" w:rsidR="00570424" w:rsidRDefault="00570424"/>
    <w:sectPr w:rsidR="00570424" w:rsidSect="00570424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6"/>
  <w:proofState w:spelling="clean"/>
  <w:revisionView w:insDel="0" w:formatting="0"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0424"/>
    <w:rsid w:val="00097CDB"/>
    <w:rsid w:val="00570424"/>
    <w:rsid w:val="00935F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L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E65C771"/>
  <w15:chartTrackingRefBased/>
  <w15:docId w15:val="{43583ACE-AAE0-374D-9760-53D4E68A6D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L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704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7042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052</Words>
  <Characters>5999</Characters>
  <Application>Microsoft Office Word</Application>
  <DocSecurity>0</DocSecurity>
  <Lines>49</Lines>
  <Paragraphs>14</Paragraphs>
  <ScaleCrop>false</ScaleCrop>
  <Company/>
  <LinksUpToDate>false</LinksUpToDate>
  <CharactersWithSpaces>7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a EL Chaar</dc:creator>
  <cp:keywords/>
  <dc:description/>
  <cp:lastModifiedBy>Mira EL Chaar</cp:lastModifiedBy>
  <cp:revision>2</cp:revision>
  <dcterms:created xsi:type="dcterms:W3CDTF">2020-02-07T14:19:00Z</dcterms:created>
  <dcterms:modified xsi:type="dcterms:W3CDTF">2020-02-07T14:22:00Z</dcterms:modified>
</cp:coreProperties>
</file>